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C239C5F" w14:textId="77777777" w:rsidR="00045218" w:rsidRDefault="00045218" w:rsidP="00227942">
      <w:pPr>
        <w:outlineLvl w:val="0"/>
        <w:rPr>
          <w:rFonts w:ascii="Palatino Linotype" w:hAnsi="Palatino Linotype"/>
          <w:b/>
          <w:sz w:val="18"/>
          <w:szCs w:val="18"/>
          <w:lang w:val="en-GB"/>
        </w:rPr>
      </w:pPr>
      <w:bookmarkStart w:id="0" w:name="_GoBack"/>
      <w:bookmarkEnd w:id="0"/>
    </w:p>
    <w:p w14:paraId="046A0102" w14:textId="4325571C" w:rsidR="00227942" w:rsidRPr="00357124" w:rsidRDefault="00227942" w:rsidP="00227942">
      <w:pPr>
        <w:outlineLvl w:val="0"/>
        <w:rPr>
          <w:rFonts w:ascii="Palatino Linotype" w:hAnsi="Palatino Linotype"/>
          <w:b/>
          <w:sz w:val="18"/>
          <w:szCs w:val="18"/>
          <w:lang w:val="en-GB"/>
        </w:rPr>
      </w:pPr>
      <w:r w:rsidRPr="00357124">
        <w:rPr>
          <w:rFonts w:ascii="Palatino Linotype" w:hAnsi="Palatino Linotype"/>
          <w:b/>
          <w:sz w:val="18"/>
          <w:szCs w:val="18"/>
          <w:lang w:val="en-GB"/>
        </w:rPr>
        <w:t xml:space="preserve">Table </w:t>
      </w:r>
      <w:r>
        <w:rPr>
          <w:rFonts w:ascii="Palatino Linotype" w:hAnsi="Palatino Linotype"/>
          <w:b/>
          <w:sz w:val="18"/>
          <w:szCs w:val="18"/>
          <w:lang w:val="en-GB"/>
        </w:rPr>
        <w:t>S</w:t>
      </w:r>
      <w:r w:rsidR="00C33BEE">
        <w:rPr>
          <w:rFonts w:ascii="Palatino Linotype" w:hAnsi="Palatino Linotype"/>
          <w:b/>
          <w:sz w:val="18"/>
          <w:szCs w:val="18"/>
          <w:lang w:val="en-GB"/>
        </w:rPr>
        <w:t>4</w:t>
      </w:r>
      <w:r w:rsidRPr="00357124">
        <w:rPr>
          <w:rFonts w:ascii="Palatino Linotype" w:hAnsi="Palatino Linotype"/>
          <w:b/>
          <w:sz w:val="18"/>
          <w:szCs w:val="18"/>
          <w:lang w:val="en-GB"/>
        </w:rPr>
        <w:t xml:space="preserve">: </w:t>
      </w:r>
      <w:r w:rsidRPr="00357124">
        <w:rPr>
          <w:rFonts w:ascii="Palatino Linotype" w:hAnsi="Palatino Linotype"/>
          <w:sz w:val="18"/>
          <w:szCs w:val="18"/>
          <w:lang w:val="en-GB"/>
        </w:rPr>
        <w:t xml:space="preserve">Distribution of </w:t>
      </w:r>
      <w:proofErr w:type="spellStart"/>
      <w:r w:rsidRPr="00357124">
        <w:rPr>
          <w:rFonts w:ascii="Palatino Linotype" w:hAnsi="Palatino Linotype"/>
          <w:i/>
          <w:sz w:val="18"/>
          <w:szCs w:val="18"/>
          <w:lang w:val="en-GB"/>
        </w:rPr>
        <w:t>Armillaria</w:t>
      </w:r>
      <w:proofErr w:type="spellEnd"/>
      <w:r w:rsidRPr="00357124">
        <w:rPr>
          <w:rFonts w:ascii="Palatino Linotype" w:hAnsi="Palatino Linotype"/>
          <w:sz w:val="18"/>
          <w:szCs w:val="18"/>
          <w:lang w:val="en-GB"/>
        </w:rPr>
        <w:t xml:space="preserve"> species and taxa from phylogenetic studies and their associated biological species designation.</w:t>
      </w:r>
    </w:p>
    <w:tbl>
      <w:tblPr>
        <w:tblW w:w="14094" w:type="dxa"/>
        <w:tblLook w:val="04A0" w:firstRow="1" w:lastRow="0" w:firstColumn="1" w:lastColumn="0" w:noHBand="0" w:noVBand="1"/>
      </w:tblPr>
      <w:tblGrid>
        <w:gridCol w:w="2410"/>
        <w:gridCol w:w="778"/>
        <w:gridCol w:w="781"/>
        <w:gridCol w:w="1061"/>
        <w:gridCol w:w="850"/>
        <w:gridCol w:w="739"/>
        <w:gridCol w:w="853"/>
        <w:gridCol w:w="1167"/>
        <w:gridCol w:w="1073"/>
        <w:gridCol w:w="949"/>
        <w:gridCol w:w="917"/>
        <w:gridCol w:w="1016"/>
        <w:gridCol w:w="1500"/>
      </w:tblGrid>
      <w:tr w:rsidR="00227942" w:rsidRPr="00357124" w14:paraId="0B5FACBA" w14:textId="77777777" w:rsidTr="00E35F00">
        <w:trPr>
          <w:trHeight w:val="260"/>
        </w:trPr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B54B5E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Species or taxon</w:t>
            </w:r>
          </w:p>
        </w:tc>
        <w:tc>
          <w:tcPr>
            <w:tcW w:w="11684" w:type="dxa"/>
            <w:gridSpan w:val="1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194457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Location and biological species</w:t>
            </w: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</w:t>
            </w:r>
          </w:p>
        </w:tc>
      </w:tr>
      <w:tr w:rsidR="00227942" w:rsidRPr="00357124" w14:paraId="75500943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721D5B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6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DD1854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orth Ameri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FB3A7E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7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FF9D70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East Asia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4784DD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C0EE7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8754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08649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088E8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4A16E244" w14:textId="77777777" w:rsidTr="00E35F00">
        <w:trPr>
          <w:trHeight w:val="138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A80343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 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35F2886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proofErr w:type="spellStart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Am</w:t>
            </w:r>
            <w:proofErr w:type="spellEnd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(east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4A265A9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proofErr w:type="spellStart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Am</w:t>
            </w:r>
            <w:proofErr w:type="spellEnd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(west)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522DB16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South </w:t>
            </w:r>
            <w:proofErr w:type="spellStart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Am</w:t>
            </w:r>
            <w:proofErr w:type="spellEnd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and Central Am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53BBAE7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Europe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F7DF693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China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E694A42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Japan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8528C30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South Korea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D8C87B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Africa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48FF59E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South America</w:t>
            </w:r>
          </w:p>
        </w:tc>
        <w:tc>
          <w:tcPr>
            <w:tcW w:w="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1CE8D90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ew Zealand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C1974A6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Australia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79CEC02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Other locations</w:t>
            </w:r>
          </w:p>
        </w:tc>
      </w:tr>
      <w:tr w:rsidR="00227942" w:rsidRPr="00357124" w14:paraId="2512A8E1" w14:textId="77777777" w:rsidTr="00E35F00">
        <w:trPr>
          <w:trHeight w:val="260"/>
        </w:trPr>
        <w:tc>
          <w:tcPr>
            <w:tcW w:w="318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F326D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 xml:space="preserve">African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Armillaria</w:t>
            </w:r>
            <w:proofErr w:type="spellEnd"/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 xml:space="preserve"> Clade B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26D62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2AFB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B207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298F8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7347F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9DA5FA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F54556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719BB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702435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29E5D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6321B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6F4F6D73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E58964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affinis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D4B06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7F0DB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3D2FB2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5B84D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035F3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69265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F08B29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17562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51AB4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23AB37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6C2536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DC665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24002E32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26BE0D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altimontan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55DA8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AC624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BS X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430859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A40DE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B6536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A9586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B1342F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2BB940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6EC5B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A39B74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8F7DCB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D9A79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0CD5963A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F8E6D1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aoteareo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BBB1A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9BF3D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E66F92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3268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F9F7D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A6A58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2A5BB4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0CF2DD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CDE67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0F6FC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40B5A9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85D1F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3B378A96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F0F53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A. borealis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 xml:space="preserve"> (cf.)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FBA65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28C7A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7FEAB1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5B7BC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EBS A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A7E48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M</w:t>
            </w: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F6A5B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416BA7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CBA24A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1DA25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E99295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A95A10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F0DC1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6A42675F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CC737C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calvescens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773177" w14:textId="7039325A" w:rsidR="00227942" w:rsidRPr="00357124" w:rsidRDefault="00DC37BF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BS III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B17EC5" w14:textId="6AEBB986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590B8E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1D251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23FF4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0420A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66724D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3BCB91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FD3A1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AB4C7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A15A95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1CC87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6FAC137F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0849CED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color w:val="131413"/>
                <w:sz w:val="18"/>
                <w:szCs w:val="18"/>
                <w:lang w:val="en-GB"/>
              </w:rPr>
              <w:t>camerunensis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84FBC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ABBC64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B35CFA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02B6F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F31FAE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7302E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42237E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25863A2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F2DC9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704B903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3A8F1E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91425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126C13FD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74D8F0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cepistipes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B334F3" w14:textId="5416101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0305E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BS XI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0533A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9C2A6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EBS B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13478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F</w:t>
            </w: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ABA9A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G D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979067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BB67B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E4584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1BCCED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9162D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8A65B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3648FF01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479ED6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fumos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A564F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20114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4BD9E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2B3FF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420AC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A332A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DC0944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5C3745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C1031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9F9B6F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1ADF9E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01989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525D427D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96B8AED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fuscipes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DBD7D7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983102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40E89E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CCDE49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1C78E7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FB1064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54AC196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FF171A1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94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CA11B0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B96F152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8B4DAE3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D3E194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42FD82DA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ECC9325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gallic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935D53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BS VII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140C87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BS VII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D565265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3A3C12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EBS E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352A6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EA80D8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G A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01BCDA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5AD892A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D73CFA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EF1E06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03ACC1A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AB4BE8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awaii</w:t>
            </w:r>
          </w:p>
        </w:tc>
      </w:tr>
    </w:tbl>
    <w:p w14:paraId="1291C82E" w14:textId="05D2D6E1" w:rsidR="00227942" w:rsidRDefault="00227942" w:rsidP="00227942">
      <w:r>
        <w:br w:type="page"/>
      </w:r>
      <w:r w:rsidRPr="000C192A">
        <w:rPr>
          <w:rFonts w:ascii="Palatino Linotype" w:hAnsi="Palatino Linotype"/>
          <w:b/>
          <w:sz w:val="18"/>
          <w:szCs w:val="18"/>
          <w:lang w:val="en-GB"/>
        </w:rPr>
        <w:lastRenderedPageBreak/>
        <w:t xml:space="preserve">Table </w:t>
      </w:r>
      <w:r>
        <w:rPr>
          <w:rFonts w:ascii="Palatino Linotype" w:hAnsi="Palatino Linotype"/>
          <w:b/>
          <w:sz w:val="18"/>
          <w:szCs w:val="18"/>
          <w:lang w:val="en-GB"/>
        </w:rPr>
        <w:t>S</w:t>
      </w:r>
      <w:r w:rsidR="00C33BEE">
        <w:rPr>
          <w:rFonts w:ascii="Palatino Linotype" w:hAnsi="Palatino Linotype"/>
          <w:b/>
          <w:sz w:val="18"/>
          <w:szCs w:val="18"/>
          <w:lang w:val="en-GB"/>
        </w:rPr>
        <w:t xml:space="preserve">4 </w:t>
      </w:r>
      <w:r w:rsidRPr="000C192A">
        <w:rPr>
          <w:rFonts w:ascii="Palatino Linotype" w:hAnsi="Palatino Linotype"/>
          <w:b/>
          <w:sz w:val="18"/>
          <w:szCs w:val="18"/>
          <w:lang w:val="en-GB"/>
        </w:rPr>
        <w:t>(continued)</w:t>
      </w:r>
    </w:p>
    <w:tbl>
      <w:tblPr>
        <w:tblW w:w="14283" w:type="dxa"/>
        <w:tblLook w:val="04A0" w:firstRow="1" w:lastRow="0" w:firstColumn="1" w:lastColumn="0" w:noHBand="0" w:noVBand="1"/>
      </w:tblPr>
      <w:tblGrid>
        <w:gridCol w:w="2410"/>
        <w:gridCol w:w="778"/>
        <w:gridCol w:w="781"/>
        <w:gridCol w:w="1061"/>
        <w:gridCol w:w="850"/>
        <w:gridCol w:w="739"/>
        <w:gridCol w:w="853"/>
        <w:gridCol w:w="1167"/>
        <w:gridCol w:w="1073"/>
        <w:gridCol w:w="949"/>
        <w:gridCol w:w="917"/>
        <w:gridCol w:w="1016"/>
        <w:gridCol w:w="1689"/>
      </w:tblGrid>
      <w:tr w:rsidR="00227942" w:rsidRPr="00357124" w14:paraId="030E3798" w14:textId="77777777" w:rsidTr="00E35F00">
        <w:trPr>
          <w:trHeight w:val="260"/>
        </w:trPr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B93E29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Species or taxon</w:t>
            </w:r>
          </w:p>
        </w:tc>
        <w:tc>
          <w:tcPr>
            <w:tcW w:w="11873" w:type="dxa"/>
            <w:gridSpan w:val="1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92A69A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Location and biological species</w:t>
            </w: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</w:t>
            </w:r>
          </w:p>
        </w:tc>
      </w:tr>
      <w:tr w:rsidR="00227942" w:rsidRPr="00357124" w14:paraId="4FEF0824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7766EF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6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B4B8D1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orth Ameri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22FA2C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7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E4586E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East Asia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2143E9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37143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0F624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398DD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03415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5536AE11" w14:textId="77777777" w:rsidTr="00E35F00">
        <w:trPr>
          <w:trHeight w:val="138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018286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 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9D1E48F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proofErr w:type="spellStart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Am</w:t>
            </w:r>
            <w:proofErr w:type="spellEnd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(east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43A1B30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proofErr w:type="spellStart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Am</w:t>
            </w:r>
            <w:proofErr w:type="spellEnd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(west)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431E717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South </w:t>
            </w:r>
            <w:proofErr w:type="spellStart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Am</w:t>
            </w:r>
            <w:proofErr w:type="spellEnd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and Central Am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97B315A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Europe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62114EC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China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E2C89A8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Japan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DA9EFD6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South Korea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B62BDAF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Africa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613AD5A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South America</w:t>
            </w:r>
          </w:p>
        </w:tc>
        <w:tc>
          <w:tcPr>
            <w:tcW w:w="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BEE3A2C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ew Zealand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D3A9A15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Australia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C35C0EB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Other locations</w:t>
            </w:r>
          </w:p>
        </w:tc>
      </w:tr>
      <w:tr w:rsidR="00227942" w:rsidRPr="00357124" w14:paraId="477EC37A" w14:textId="77777777" w:rsidTr="00212FA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C0B2F2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gemin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9DAF8D" w14:textId="482FC623" w:rsidR="00227942" w:rsidRPr="00357124" w:rsidRDefault="00212FA0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BS II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64928F" w14:textId="2B070AA3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5745B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1AB8E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334E2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4A13C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E5521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8B415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57035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28252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262F5E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F4201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68D6F256" w14:textId="77777777" w:rsidTr="00212FA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1E0BF7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hinnule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BDEB1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F145A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08C44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5F61C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37557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D7140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27D07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755E7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B5D106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20AC31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7ACBEA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ED8A1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0D55A415" w14:textId="77777777" w:rsidTr="00212FA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1BBB9D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jezoensis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F93ED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ED936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3CBE9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67ACF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62ABC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66139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H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0B720F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23853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BB3C31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010523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2EC151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BB23B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4C4C6310" w14:textId="77777777" w:rsidTr="00212FA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847E7D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limone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F5587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501CB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6A242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FA6C5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1B6D4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3CC3B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2D2BC9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F56B8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29F12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155556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779AD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7CC2D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294BBC71" w14:textId="77777777" w:rsidTr="00212FA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81414B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luteobubalin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B2A3F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497D7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5F41A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66946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594E5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1EA47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991D2F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0182E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075779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B36CF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68E9F3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E3C00E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</w:tr>
      <w:tr w:rsidR="00227942" w:rsidRPr="00357124" w14:paraId="65F2939D" w14:textId="77777777" w:rsidTr="00212FA0">
        <w:trPr>
          <w:trHeight w:val="260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9890F58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melle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A1E8A1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BS VI</w:t>
            </w:r>
          </w:p>
        </w:tc>
        <w:tc>
          <w:tcPr>
            <w:tcW w:w="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0A3ABF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BS VI</w:t>
            </w:r>
          </w:p>
        </w:tc>
        <w:tc>
          <w:tcPr>
            <w:tcW w:w="10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2099520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4AAB76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EBS D</w:t>
            </w:r>
          </w:p>
        </w:tc>
        <w:tc>
          <w:tcPr>
            <w:tcW w:w="7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44ADA6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K</w:t>
            </w:r>
          </w:p>
        </w:tc>
        <w:tc>
          <w:tcPr>
            <w:tcW w:w="8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6A9537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8F40951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51669C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7E3D83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AEAC4B7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B89A1B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68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A0E698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Iran</w:t>
            </w:r>
          </w:p>
        </w:tc>
      </w:tr>
      <w:tr w:rsidR="00227942" w:rsidRPr="00357124" w14:paraId="566FBDE1" w14:textId="77777777" w:rsidTr="00212FA0">
        <w:trPr>
          <w:trHeight w:val="260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615E3C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mellea</w:t>
            </w:r>
            <w:proofErr w:type="spellEnd"/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 xml:space="preserve"> (homothallic)</w:t>
            </w:r>
          </w:p>
        </w:tc>
        <w:tc>
          <w:tcPr>
            <w:tcW w:w="7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0CEFDF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FF0BB1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145AE6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94091D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D27B89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G</w:t>
            </w:r>
          </w:p>
        </w:tc>
        <w:tc>
          <w:tcPr>
            <w:tcW w:w="8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7E0C69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G Am</w:t>
            </w:r>
          </w:p>
        </w:tc>
        <w:tc>
          <w:tcPr>
            <w:tcW w:w="11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52EFA2E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640651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F730DE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BE93BFE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DAF80BF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68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0EB1AC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7D498876" w14:textId="77777777" w:rsidTr="00212FA0">
        <w:trPr>
          <w:trHeight w:val="260"/>
        </w:trPr>
        <w:tc>
          <w:tcPr>
            <w:tcW w:w="24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D43C4E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A</w:t>
            </w: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mexicana</w:t>
            </w:r>
            <w:proofErr w:type="spellEnd"/>
          </w:p>
        </w:tc>
        <w:tc>
          <w:tcPr>
            <w:tcW w:w="77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1A39E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2D1EC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027E6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Mexico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B8F60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C39A5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0440F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3C086A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B7A1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2784F3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24016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5746FA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689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D4AE53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07F2B8E8" w14:textId="77777777" w:rsidTr="00212FA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050A43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montagnei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67555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4138B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292C4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94864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F0D7A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8E8E9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011E07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E9F75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C1B32B" w14:textId="11ECA830" w:rsidR="00227942" w:rsidRPr="00357124" w:rsidRDefault="00881EBE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03632B" w14:textId="3EFCE712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04DDA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B766E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0598CD28" w14:textId="77777777" w:rsidTr="00212FA0">
        <w:trPr>
          <w:trHeight w:val="260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5AC56BB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nabsnon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F87EB1F" w14:textId="4EC41994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C53DE0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BS IX</w:t>
            </w:r>
          </w:p>
        </w:tc>
        <w:tc>
          <w:tcPr>
            <w:tcW w:w="10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8797D4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7C6B76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D7691E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8C8408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G B</w:t>
            </w:r>
          </w:p>
        </w:tc>
        <w:tc>
          <w:tcPr>
            <w:tcW w:w="11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5616852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0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4EBD87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6DB7245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BBB876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4472993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68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912E99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27ADEE30" w14:textId="77777777" w:rsidTr="00212FA0">
        <w:trPr>
          <w:trHeight w:val="138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20335F2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A. novae-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zelandiae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0396A8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5B82F7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602603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4330D3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58E663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2F371FD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068F15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4FF8F2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B242211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43B978D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D31F0F7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FF5E70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 xml:space="preserve">Papua New Guinea, Indonesia, Malaysia and </w:t>
            </w:r>
            <w:proofErr w:type="spellStart"/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Amami-Oshima</w:t>
            </w:r>
            <w:proofErr w:type="spellEnd"/>
          </w:p>
        </w:tc>
      </w:tr>
    </w:tbl>
    <w:p w14:paraId="569762B4" w14:textId="1115170E" w:rsidR="00227942" w:rsidRPr="000C192A" w:rsidRDefault="00227942" w:rsidP="00227942">
      <w:pPr>
        <w:rPr>
          <w:b/>
        </w:rPr>
      </w:pPr>
      <w:r>
        <w:br w:type="page"/>
      </w:r>
      <w:r w:rsidRPr="000C192A">
        <w:rPr>
          <w:rFonts w:ascii="Palatino Linotype" w:hAnsi="Palatino Linotype"/>
          <w:b/>
          <w:sz w:val="18"/>
          <w:szCs w:val="18"/>
          <w:lang w:val="en-GB"/>
        </w:rPr>
        <w:lastRenderedPageBreak/>
        <w:t xml:space="preserve">Table </w:t>
      </w:r>
      <w:r>
        <w:rPr>
          <w:rFonts w:ascii="Palatino Linotype" w:hAnsi="Palatino Linotype"/>
          <w:b/>
          <w:sz w:val="18"/>
          <w:szCs w:val="18"/>
          <w:lang w:val="en-GB"/>
        </w:rPr>
        <w:t>S</w:t>
      </w:r>
      <w:r w:rsidR="00C33BEE">
        <w:rPr>
          <w:rFonts w:ascii="Palatino Linotype" w:hAnsi="Palatino Linotype"/>
          <w:b/>
          <w:sz w:val="18"/>
          <w:szCs w:val="18"/>
          <w:lang w:val="en-GB"/>
        </w:rPr>
        <w:t>4</w:t>
      </w:r>
      <w:r w:rsidRPr="000C192A">
        <w:rPr>
          <w:rFonts w:ascii="Palatino Linotype" w:hAnsi="Palatino Linotype"/>
          <w:b/>
          <w:sz w:val="18"/>
          <w:szCs w:val="18"/>
          <w:lang w:val="en-GB"/>
        </w:rPr>
        <w:t xml:space="preserve"> (continued)</w:t>
      </w:r>
    </w:p>
    <w:tbl>
      <w:tblPr>
        <w:tblW w:w="14094" w:type="dxa"/>
        <w:tblLook w:val="04A0" w:firstRow="1" w:lastRow="0" w:firstColumn="1" w:lastColumn="0" w:noHBand="0" w:noVBand="1"/>
      </w:tblPr>
      <w:tblGrid>
        <w:gridCol w:w="2410"/>
        <w:gridCol w:w="778"/>
        <w:gridCol w:w="781"/>
        <w:gridCol w:w="1061"/>
        <w:gridCol w:w="850"/>
        <w:gridCol w:w="739"/>
        <w:gridCol w:w="853"/>
        <w:gridCol w:w="1167"/>
        <w:gridCol w:w="1073"/>
        <w:gridCol w:w="949"/>
        <w:gridCol w:w="917"/>
        <w:gridCol w:w="1016"/>
        <w:gridCol w:w="1500"/>
      </w:tblGrid>
      <w:tr w:rsidR="00227942" w:rsidRPr="00357124" w14:paraId="04076743" w14:textId="77777777" w:rsidTr="00E35F00">
        <w:trPr>
          <w:trHeight w:val="260"/>
        </w:trPr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B2873C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Species or taxon</w:t>
            </w:r>
          </w:p>
        </w:tc>
        <w:tc>
          <w:tcPr>
            <w:tcW w:w="11684" w:type="dxa"/>
            <w:gridSpan w:val="1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FAB53B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Location and biological species</w:t>
            </w: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</w:t>
            </w:r>
          </w:p>
        </w:tc>
      </w:tr>
      <w:tr w:rsidR="00227942" w:rsidRPr="00357124" w14:paraId="7CD6201F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112C1D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6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D625E8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orth Ameri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791929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7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C7189B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East Asia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07BC8F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D9BA6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CFDB9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287DE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731AC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04438022" w14:textId="77777777" w:rsidTr="00E35F00">
        <w:trPr>
          <w:trHeight w:val="138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D9B467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 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8EA163A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proofErr w:type="spellStart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Am</w:t>
            </w:r>
            <w:proofErr w:type="spellEnd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(east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76352E4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proofErr w:type="spellStart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Am</w:t>
            </w:r>
            <w:proofErr w:type="spellEnd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(west)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86FA18F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South </w:t>
            </w:r>
            <w:proofErr w:type="spellStart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Am</w:t>
            </w:r>
            <w:proofErr w:type="spellEnd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and Central Am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D95D5A6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Europe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8320DF6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China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34E42E1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Japan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C68612A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South Korea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B6487A3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Africa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AB4610A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South America</w:t>
            </w:r>
          </w:p>
        </w:tc>
        <w:tc>
          <w:tcPr>
            <w:tcW w:w="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4FB9AF7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ew Zealand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374E9DE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Australia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73CD851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Other locations</w:t>
            </w:r>
          </w:p>
        </w:tc>
      </w:tr>
      <w:tr w:rsidR="00227942" w:rsidRPr="00357124" w14:paraId="3219DE2D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9750A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ostoyae</w:t>
            </w:r>
            <w:proofErr w:type="spellEnd"/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 xml:space="preserve"> (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solidipes</w:t>
            </w:r>
            <w:proofErr w:type="spellEnd"/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)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FCCD6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BS I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61135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BS I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2F63B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115A6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EBS C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C5924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D</w:t>
            </w: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89B9D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G C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AB0CE0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19C7D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13599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61E12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08994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EDCE8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1A06AEC7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6D2DDB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pallidul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84E54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5DA46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78A65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91FD7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B4CDD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49794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BDD61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CBB0A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46128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42710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F80B03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CB65A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4EAD378E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6BC13E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paulensis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E11CC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1A9D9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1BAD6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D8073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995E5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C4DA2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F25DB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01205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43CAE2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CB090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25617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185CC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71898AF4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393201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puggari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402E0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3277F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312C2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76A8F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3C96F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788B6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87BAA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10EEF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AC4017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237B5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3F68F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A978B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Guadeloupe</w:t>
            </w:r>
          </w:p>
        </w:tc>
      </w:tr>
      <w:tr w:rsidR="00227942" w:rsidRPr="00357124" w14:paraId="498DDCFB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A4977F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sinapin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54A97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BS V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F7361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BS V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E3F3B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0A878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FD44A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A</w:t>
            </w: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3F2D2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F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B5233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15B9B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82AA86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D4B8F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C9816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75140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589FD70A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636904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singul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C0A48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73D1D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45EAF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52DE1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1FF21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96A05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G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91F07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C3BEC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7BC50B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43198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37246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7CBE5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5F3C3413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09922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Armillaria</w:t>
            </w:r>
            <w:proofErr w:type="spellEnd"/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 xml:space="preserve"> sp.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38646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71219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221A4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563A9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1323F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57F53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678FE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07947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enya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D75804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5899E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14DD8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8451A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21C74E99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A6ABA6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sparrei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13C49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6A958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F805E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0689C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FF5F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EB4BA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C18D5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576C3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DF4343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242D8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F3FCE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3AB1E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48F1F9CB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1F043E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umbrinnobrunne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F2B55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24678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A5AA5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83EFA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8E51E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E9028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11E4C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399C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AFA3E3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2F1C9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67F67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66FC8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27427986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608B02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1</w:t>
            </w:r>
          </w:p>
        </w:tc>
        <w:tc>
          <w:tcPr>
            <w:tcW w:w="7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65B502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81E4BD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50845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4F20CD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4E485E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L</w:t>
            </w:r>
          </w:p>
        </w:tc>
        <w:tc>
          <w:tcPr>
            <w:tcW w:w="8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DF0CB6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9B8E18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4B1A6A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E542D7E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E61EAC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D79A4E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EB6D62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5F3DBEC3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C3CDDF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1</w:t>
            </w:r>
          </w:p>
        </w:tc>
        <w:tc>
          <w:tcPr>
            <w:tcW w:w="7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61C809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E7CC56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3AD663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E364FF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4A6EC0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N</w:t>
            </w:r>
          </w:p>
        </w:tc>
        <w:tc>
          <w:tcPr>
            <w:tcW w:w="8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2BAC4C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21CE60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9B0A60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8DE4982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2B700C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1A6ACF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2472AB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17B321A0" w14:textId="77777777" w:rsidTr="00E35F00">
        <w:trPr>
          <w:trHeight w:val="260"/>
        </w:trPr>
        <w:tc>
          <w:tcPr>
            <w:tcW w:w="24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CC1F5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2</w:t>
            </w:r>
          </w:p>
        </w:tc>
        <w:tc>
          <w:tcPr>
            <w:tcW w:w="77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DB715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9933C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63890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8D569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3FD8C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O</w:t>
            </w:r>
          </w:p>
        </w:tc>
        <w:tc>
          <w:tcPr>
            <w:tcW w:w="85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6B9EF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BF03D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02FDD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D1C7F2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F085C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47F3E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C641CD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63F16A09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E1DAF7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3</w:t>
            </w:r>
          </w:p>
        </w:tc>
        <w:tc>
          <w:tcPr>
            <w:tcW w:w="7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3E17F3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CDA14A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5583DC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5473B6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8BEFA7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L</w:t>
            </w:r>
          </w:p>
        </w:tc>
        <w:tc>
          <w:tcPr>
            <w:tcW w:w="8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19C9B5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FFF9A0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BC5582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CD30850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6F2B77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875E26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D7B081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049BC0E7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F7DD0C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8BE751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DA00D8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0333FF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929DDB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62BA06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M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2B570F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5BBED5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58C866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B0E1EC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7BF729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69BCA7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1B33F9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</w:tbl>
    <w:p w14:paraId="66441C2E" w14:textId="5BE5C81F" w:rsidR="00227942" w:rsidRPr="000C192A" w:rsidRDefault="00227942" w:rsidP="00227942">
      <w:pPr>
        <w:rPr>
          <w:b/>
        </w:rPr>
      </w:pPr>
      <w:r>
        <w:br w:type="page"/>
      </w:r>
      <w:r w:rsidRPr="000C192A">
        <w:rPr>
          <w:rFonts w:ascii="Palatino Linotype" w:hAnsi="Palatino Linotype"/>
          <w:b/>
          <w:sz w:val="18"/>
          <w:szCs w:val="18"/>
          <w:lang w:val="en-GB"/>
        </w:rPr>
        <w:lastRenderedPageBreak/>
        <w:t xml:space="preserve">Table </w:t>
      </w:r>
      <w:r>
        <w:rPr>
          <w:rFonts w:ascii="Palatino Linotype" w:hAnsi="Palatino Linotype"/>
          <w:b/>
          <w:sz w:val="18"/>
          <w:szCs w:val="18"/>
          <w:lang w:val="en-GB"/>
        </w:rPr>
        <w:t>S</w:t>
      </w:r>
      <w:r w:rsidR="00C33BEE">
        <w:rPr>
          <w:rFonts w:ascii="Palatino Linotype" w:hAnsi="Palatino Linotype"/>
          <w:b/>
          <w:sz w:val="18"/>
          <w:szCs w:val="18"/>
          <w:lang w:val="en-GB"/>
        </w:rPr>
        <w:t>4</w:t>
      </w:r>
      <w:r w:rsidRPr="000C192A">
        <w:rPr>
          <w:rFonts w:ascii="Palatino Linotype" w:hAnsi="Palatino Linotype"/>
          <w:b/>
          <w:sz w:val="18"/>
          <w:szCs w:val="18"/>
          <w:lang w:val="en-GB"/>
        </w:rPr>
        <w:t xml:space="preserve"> (continued)</w:t>
      </w:r>
    </w:p>
    <w:tbl>
      <w:tblPr>
        <w:tblW w:w="14094" w:type="dxa"/>
        <w:tblLook w:val="04A0" w:firstRow="1" w:lastRow="0" w:firstColumn="1" w:lastColumn="0" w:noHBand="0" w:noVBand="1"/>
      </w:tblPr>
      <w:tblGrid>
        <w:gridCol w:w="2410"/>
        <w:gridCol w:w="778"/>
        <w:gridCol w:w="781"/>
        <w:gridCol w:w="1061"/>
        <w:gridCol w:w="850"/>
        <w:gridCol w:w="739"/>
        <w:gridCol w:w="853"/>
        <w:gridCol w:w="1167"/>
        <w:gridCol w:w="1073"/>
        <w:gridCol w:w="949"/>
        <w:gridCol w:w="917"/>
        <w:gridCol w:w="1016"/>
        <w:gridCol w:w="1500"/>
      </w:tblGrid>
      <w:tr w:rsidR="00227942" w:rsidRPr="00357124" w14:paraId="704497C5" w14:textId="77777777" w:rsidTr="00E35F00">
        <w:trPr>
          <w:trHeight w:val="260"/>
        </w:trPr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FA0EBD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Species or taxon</w:t>
            </w:r>
          </w:p>
        </w:tc>
        <w:tc>
          <w:tcPr>
            <w:tcW w:w="11684" w:type="dxa"/>
            <w:gridSpan w:val="1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14566E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Location and biological species</w:t>
            </w: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vertAlign w:val="superscript"/>
                <w:lang w:val="en-GB"/>
              </w:rPr>
              <w:t>1</w:t>
            </w: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</w:t>
            </w:r>
          </w:p>
        </w:tc>
      </w:tr>
      <w:tr w:rsidR="00227942" w:rsidRPr="00357124" w14:paraId="07384C58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7F4A4B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6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51DE1D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orth Ameri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C2C139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27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7B7482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East Asia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318009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09A6D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51A00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7603C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7C50E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3C56E056" w14:textId="77777777" w:rsidTr="00E35F00">
        <w:trPr>
          <w:trHeight w:val="138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5D575B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 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9115AE6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proofErr w:type="spellStart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Am</w:t>
            </w:r>
            <w:proofErr w:type="spellEnd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(east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9D90198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proofErr w:type="spellStart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Am</w:t>
            </w:r>
            <w:proofErr w:type="spellEnd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(west)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51F0E78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South </w:t>
            </w:r>
            <w:proofErr w:type="spellStart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Am</w:t>
            </w:r>
            <w:proofErr w:type="spellEnd"/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 xml:space="preserve"> and Central Am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37ADACC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Europe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B28AFB5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China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2E9864C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Japan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3D1FFC1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South Korea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A4D6968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Africa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6D16989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South America</w:t>
            </w:r>
          </w:p>
        </w:tc>
        <w:tc>
          <w:tcPr>
            <w:tcW w:w="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ACA93CC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New Zealand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894C996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Australia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F06361D" w14:textId="77777777" w:rsidR="00227942" w:rsidRPr="00357124" w:rsidRDefault="00227942" w:rsidP="00E35F00">
            <w:pPr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b/>
                <w:bCs/>
                <w:sz w:val="18"/>
                <w:szCs w:val="18"/>
                <w:lang w:val="en-GB"/>
              </w:rPr>
              <w:t>Other locations</w:t>
            </w:r>
          </w:p>
        </w:tc>
      </w:tr>
      <w:tr w:rsidR="00227942" w:rsidRPr="00357124" w14:paraId="7D285B8C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E9090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0B22F5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4908D0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E3FE6A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A3DCB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57E2E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H</w:t>
            </w: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A974A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C898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65B52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E24A5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4BC56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E0BE4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F1B7E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10770892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D132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E3A9D5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F75034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CCD69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518139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D7593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J</w:t>
            </w: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86C0A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9A154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2DE37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7CDE7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6F73F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FAFE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CD0CF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66D65A2D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907C5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5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FFE5E2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22F0B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7A29C6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A163B9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7BA56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C</w:t>
            </w: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84F0D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17C66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22A7D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8DE82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10F6F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DF3BC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05C15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65F9CEB2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4E660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hinese Lineage 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E3501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341BE3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1EB9F9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D13C3B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0074C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B</w:t>
            </w: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8DE6B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D8D93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10F70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E2AE2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3FCE8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E3125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448D9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6DBA9615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7B7CDF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D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ectyp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725AAB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0D1BED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F529B7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E2A6B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BE3C0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112392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8E61C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49923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7B250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48E16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FBEE0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E86D6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7F1519D5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1C9945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D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tabescens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30A670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6DDD45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CE7DF4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C2C3F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E4E21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CBS I</w:t>
            </w: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C3C81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T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DF9B2E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510D7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7ECC0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65DFC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46370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B9AC5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23461749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8D023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Japanese Lineage NAG E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9B630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32FC55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06F4DD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EC8DAA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03824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A8ED1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NAG E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9CD11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0E469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B78DD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C9294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4251A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4355F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4656B4F5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F81F9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Zimbabwean Group II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E0B60E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B4F487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15B6C8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120B65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4BFB8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FD621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A872A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43654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Zimbabwe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9060B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DBB1E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45188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CAC78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50BE0899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68E61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Zimbabwean Group III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4F8D9E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F8C602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D10BDF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C15F5A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73C46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4292E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0AD94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3E2A1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Zimbabwe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E1C87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D5413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33EB1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CDD05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509B3594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5CA69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Zimbabwean Group IV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6F632A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3C3593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E010D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F39433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893EE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3FA7C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1407B5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788E1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Zimbabwe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F09C9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B5281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CF301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752F0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6374436E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63548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Zimbabwean Group V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AE3F6C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C3C244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006EBD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A51FCD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C1DED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8E3F5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1FA0C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68AFE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Zimbabwe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17CF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93410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339A9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BD766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1F8E3453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E4BB005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mellea</w:t>
            </w:r>
            <w:proofErr w:type="spellEnd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 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ssp</w:t>
            </w: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african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8ACA096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1995C34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3731C33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20D73D1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92107F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33B966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006AB9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AF0969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Kenya</w:t>
            </w:r>
          </w:p>
        </w:tc>
        <w:tc>
          <w:tcPr>
            <w:tcW w:w="94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ACE128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EAA49B8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5DAEEE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B0C3D0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28108B46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7A1484" w14:textId="77777777" w:rsidR="00227942" w:rsidRPr="00357124" w:rsidRDefault="00227942" w:rsidP="00E35F00">
            <w:pPr>
              <w:rPr>
                <w:rFonts w:ascii="Palatino Linotype" w:hAnsi="Palatino Linotype"/>
                <w:i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A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mellea</w:t>
            </w:r>
            <w:proofErr w:type="spellEnd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 </w:t>
            </w: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spp</w:t>
            </w:r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 xml:space="preserve">. </w:t>
            </w:r>
            <w:proofErr w:type="spellStart"/>
            <w:r w:rsidRPr="00357124">
              <w:rPr>
                <w:rFonts w:ascii="Palatino Linotype" w:hAnsi="Palatino Linotype"/>
                <w:i/>
                <w:sz w:val="18"/>
                <w:szCs w:val="18"/>
                <w:lang w:val="en-GB"/>
              </w:rPr>
              <w:t>nipponica</w:t>
            </w:r>
            <w:proofErr w:type="spellEnd"/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71E6E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B48C7B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7E0C9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B7039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1234F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86B189" w14:textId="77777777" w:rsidR="00227942" w:rsidRPr="00357124" w:rsidRDefault="00227942" w:rsidP="00212FA0">
            <w:pPr>
              <w:jc w:val="center"/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*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55AB6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9CCDE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94080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060BE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048A31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3666C0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</w:tr>
      <w:tr w:rsidR="00227942" w:rsidRPr="00357124" w14:paraId="68ABC4FC" w14:textId="77777777" w:rsidTr="00E35F00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DBBC6C3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BPS 1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7C4E18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70C1AAE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66878F9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0F5DAA7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2D1E53F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954A502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F4B4486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59099D4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6A28F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EB35CFC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202F8AD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70AE97A" w14:textId="77777777" w:rsidR="00227942" w:rsidRPr="00357124" w:rsidRDefault="00227942" w:rsidP="00E35F00">
            <w:pPr>
              <w:rPr>
                <w:rFonts w:ascii="Palatino Linotype" w:hAnsi="Palatino Linotype"/>
                <w:sz w:val="18"/>
                <w:szCs w:val="18"/>
                <w:lang w:val="en-GB"/>
              </w:rPr>
            </w:pPr>
            <w:r w:rsidRPr="00357124">
              <w:rPr>
                <w:rFonts w:ascii="Palatino Linotype" w:hAnsi="Palatino Linotype"/>
                <w:sz w:val="18"/>
                <w:szCs w:val="18"/>
                <w:lang w:val="en-GB"/>
              </w:rPr>
              <w:t>Bhutan</w:t>
            </w:r>
          </w:p>
        </w:tc>
      </w:tr>
    </w:tbl>
    <w:p w14:paraId="20B0E552" w14:textId="54A51CD4" w:rsidR="00227942" w:rsidRDefault="00227942" w:rsidP="00227942">
      <w:pPr>
        <w:rPr>
          <w:rFonts w:ascii="Palatino Linotype" w:hAnsi="Palatino Linotype"/>
          <w:sz w:val="20"/>
          <w:lang w:val="en-GB"/>
        </w:rPr>
      </w:pPr>
      <w:r w:rsidRPr="000575BF">
        <w:rPr>
          <w:rFonts w:ascii="Palatino Linotype" w:hAnsi="Palatino Linotype"/>
          <w:b/>
          <w:sz w:val="20"/>
          <w:vertAlign w:val="superscript"/>
          <w:lang w:val="en-GB"/>
        </w:rPr>
        <w:t>1</w:t>
      </w:r>
      <w:r w:rsidRPr="000575BF">
        <w:rPr>
          <w:rFonts w:ascii="Palatino Linotype" w:hAnsi="Palatino Linotype"/>
          <w:sz w:val="20"/>
          <w:lang w:val="en-GB"/>
        </w:rPr>
        <w:t xml:space="preserve">Location and biological species updated from </w:t>
      </w:r>
      <w:r w:rsidRPr="000575BF">
        <w:rPr>
          <w:rFonts w:ascii="Palatino Linotype" w:hAnsi="Palatino Linotype"/>
          <w:sz w:val="20"/>
          <w:lang w:val="en-GB"/>
        </w:rPr>
        <w:fldChar w:fldCharType="begin">
          <w:fldData xml:space="preserve">PEVuZE5vdGU+PENpdGU+PEF1dGhvcj5MaW1hPC9BdXRob3I+PFllYXI+MjAwODwvWWVhcj48UmVj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</w:fldData>
        </w:fldChar>
      </w:r>
      <w:r w:rsidRPr="000575BF">
        <w:rPr>
          <w:rFonts w:ascii="Palatino Linotype" w:hAnsi="Palatino Linotype"/>
          <w:sz w:val="20"/>
          <w:lang w:val="en-GB"/>
        </w:rPr>
        <w:instrText xml:space="preserve"> ADDIN EN.CITE </w:instrText>
      </w:r>
      <w:r w:rsidRPr="000575BF">
        <w:rPr>
          <w:rFonts w:ascii="Palatino Linotype" w:hAnsi="Palatino Linotype"/>
          <w:sz w:val="20"/>
          <w:lang w:val="en-GB"/>
        </w:rPr>
        <w:fldChar w:fldCharType="begin">
          <w:fldData xml:space="preserve">PEVuZE5vdGU+PENpdGU+PEF1dGhvcj5MaW1hPC9BdXRob3I+PFllYXI+MjAwODwvWWVhcj48UmVj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</w:fldData>
        </w:fldChar>
      </w:r>
      <w:r w:rsidRPr="000575BF">
        <w:rPr>
          <w:rFonts w:ascii="Palatino Linotype" w:hAnsi="Palatino Linotype"/>
          <w:sz w:val="20"/>
          <w:lang w:val="en-GB"/>
        </w:rPr>
        <w:instrText xml:space="preserve"> ADDIN EN.CITE.DATA </w:instrText>
      </w:r>
      <w:r w:rsidRPr="000575BF">
        <w:rPr>
          <w:rFonts w:ascii="Palatino Linotype" w:hAnsi="Palatino Linotype"/>
          <w:sz w:val="20"/>
          <w:lang w:val="en-GB"/>
        </w:rPr>
      </w:r>
      <w:r w:rsidRPr="000575BF">
        <w:rPr>
          <w:rFonts w:ascii="Palatino Linotype" w:hAnsi="Palatino Linotype"/>
          <w:sz w:val="20"/>
          <w:lang w:val="en-GB"/>
        </w:rPr>
        <w:fldChar w:fldCharType="end"/>
      </w:r>
      <w:r w:rsidRPr="000575BF">
        <w:rPr>
          <w:rFonts w:ascii="Palatino Linotype" w:hAnsi="Palatino Linotype"/>
          <w:sz w:val="20"/>
          <w:lang w:val="en-GB"/>
        </w:rPr>
      </w:r>
      <w:r w:rsidRPr="000575BF">
        <w:rPr>
          <w:rFonts w:ascii="Palatino Linotype" w:hAnsi="Palatino Linotype"/>
          <w:sz w:val="20"/>
          <w:lang w:val="en-GB"/>
        </w:rPr>
        <w:fldChar w:fldCharType="separate"/>
      </w:r>
      <w:r w:rsidRPr="000575BF">
        <w:rPr>
          <w:rFonts w:ascii="Palatino Linotype" w:hAnsi="Palatino Linotype"/>
          <w:noProof/>
          <w:sz w:val="20"/>
          <w:lang w:val="en-GB"/>
        </w:rPr>
        <w:t>[6,25,29,100,108,128]</w:t>
      </w:r>
      <w:r w:rsidRPr="000575BF">
        <w:rPr>
          <w:rFonts w:ascii="Palatino Linotype" w:hAnsi="Palatino Linotype"/>
          <w:sz w:val="20"/>
          <w:lang w:val="en-GB"/>
        </w:rPr>
        <w:fldChar w:fldCharType="end"/>
      </w:r>
      <w:r w:rsidRPr="000575BF">
        <w:rPr>
          <w:rFonts w:ascii="Palatino Linotype" w:hAnsi="Palatino Linotype"/>
          <w:sz w:val="20"/>
          <w:lang w:val="en-GB"/>
        </w:rPr>
        <w:t>.</w:t>
      </w:r>
      <w:r>
        <w:rPr>
          <w:rFonts w:ascii="Palatino Linotype" w:hAnsi="Palatino Linotype"/>
          <w:sz w:val="20"/>
          <w:lang w:val="en-GB"/>
        </w:rPr>
        <w:t xml:space="preserve"> </w:t>
      </w:r>
      <w:r w:rsidRPr="000575BF">
        <w:rPr>
          <w:rFonts w:ascii="Palatino Linotype" w:hAnsi="Palatino Linotype"/>
          <w:sz w:val="20"/>
          <w:lang w:val="en-GB"/>
        </w:rPr>
        <w:t xml:space="preserve">Abbreviations: </w:t>
      </w:r>
      <w:proofErr w:type="spellStart"/>
      <w:r w:rsidRPr="000575BF">
        <w:rPr>
          <w:rFonts w:ascii="Palatino Linotype" w:hAnsi="Palatino Linotype"/>
          <w:sz w:val="20"/>
          <w:lang w:val="en-GB"/>
        </w:rPr>
        <w:t>NAm</w:t>
      </w:r>
      <w:proofErr w:type="spellEnd"/>
      <w:r w:rsidRPr="000575BF">
        <w:rPr>
          <w:rFonts w:ascii="Palatino Linotype" w:hAnsi="Palatino Linotype"/>
          <w:sz w:val="20"/>
          <w:lang w:val="en-GB"/>
        </w:rPr>
        <w:t xml:space="preserve"> = North America, Am = America, NABS = North American biological species, EBS = European biological species, CBS = Chinese biological species, NAG = Japanese biological species, BPS = Bhutanese phylogenetic </w:t>
      </w:r>
      <w:proofErr w:type="gramStart"/>
      <w:r w:rsidRPr="000575BF">
        <w:rPr>
          <w:rFonts w:ascii="Palatino Linotype" w:hAnsi="Palatino Linotype"/>
          <w:sz w:val="20"/>
          <w:lang w:val="en-GB"/>
        </w:rPr>
        <w:t>species.</w:t>
      </w:r>
      <w:r>
        <w:rPr>
          <w:rFonts w:ascii="Palatino Linotype" w:hAnsi="Palatino Linotype"/>
          <w:sz w:val="20"/>
          <w:lang w:val="en-GB"/>
        </w:rPr>
        <w:t>,</w:t>
      </w:r>
      <w:proofErr w:type="gramEnd"/>
      <w:r>
        <w:rPr>
          <w:rFonts w:ascii="Palatino Linotype" w:hAnsi="Palatino Linotype"/>
          <w:sz w:val="20"/>
          <w:lang w:val="en-GB"/>
        </w:rPr>
        <w:t xml:space="preserve"> </w:t>
      </w:r>
      <w:r w:rsidRPr="000575BF">
        <w:rPr>
          <w:rFonts w:ascii="Palatino Linotype" w:hAnsi="Palatino Linotype"/>
          <w:sz w:val="20"/>
          <w:lang w:val="en-GB"/>
        </w:rPr>
        <w:t xml:space="preserve">Letters in columns indicate biological species designation. </w:t>
      </w:r>
      <w:r w:rsidR="00212FA0">
        <w:rPr>
          <w:rFonts w:ascii="Palatino Linotype" w:hAnsi="Palatino Linotype"/>
          <w:sz w:val="20"/>
          <w:lang w:val="en-GB"/>
        </w:rPr>
        <w:t>* indicates the presence of the species in a region, but for which an equivalent biological species name is not available.</w:t>
      </w:r>
    </w:p>
    <w:p w14:paraId="7BC494AF" w14:textId="77777777" w:rsidR="00045218" w:rsidRDefault="00045218" w:rsidP="00227942">
      <w:pPr>
        <w:rPr>
          <w:rFonts w:ascii="Palatino Linotype" w:hAnsi="Palatino Linotype"/>
          <w:sz w:val="20"/>
          <w:lang w:val="en-GB"/>
        </w:rPr>
      </w:pPr>
    </w:p>
    <w:p w14:paraId="2A79BA3B" w14:textId="1AEA3F14" w:rsidR="00045218" w:rsidRDefault="00045218" w:rsidP="00227942">
      <w:pPr>
        <w:rPr>
          <w:rFonts w:ascii="Palatino Linotype" w:hAnsi="Palatino Linotype"/>
          <w:sz w:val="20"/>
          <w:lang w:val="en-GB"/>
        </w:rPr>
      </w:pPr>
      <w:r>
        <w:rPr>
          <w:rFonts w:ascii="Palatino Linotype" w:hAnsi="Palatino Linotype"/>
          <w:sz w:val="20"/>
          <w:lang w:val="en-GB"/>
        </w:rPr>
        <w:t>References</w:t>
      </w:r>
    </w:p>
    <w:p w14:paraId="3F88F2FD" w14:textId="77777777" w:rsidR="00045218" w:rsidRDefault="00045218" w:rsidP="00227942">
      <w:pPr>
        <w:rPr>
          <w:rFonts w:ascii="Palatino Linotype" w:hAnsi="Palatino Linotype"/>
          <w:sz w:val="20"/>
          <w:lang w:val="en-GB"/>
        </w:rPr>
      </w:pPr>
    </w:p>
    <w:p w14:paraId="2C7BF52E" w14:textId="77777777" w:rsidR="00045218" w:rsidRPr="00740653" w:rsidRDefault="00045218" w:rsidP="00045218">
      <w:pPr>
        <w:pStyle w:val="EndNoteBibliography"/>
        <w:numPr>
          <w:ilvl w:val="0"/>
          <w:numId w:val="1"/>
        </w:numPr>
        <w:adjustRightInd w:val="0"/>
        <w:snapToGrid w:val="0"/>
        <w:spacing w:after="240" w:line="260" w:lineRule="atLeast"/>
        <w:ind w:left="425" w:hanging="425"/>
        <w:jc w:val="both"/>
        <w:rPr>
          <w:rFonts w:ascii="Palatino Linotype" w:hAnsi="Palatino Linotype"/>
          <w:sz w:val="18"/>
          <w:szCs w:val="20"/>
          <w:lang w:val="en-ZA"/>
        </w:rPr>
      </w:pPr>
      <w:r w:rsidRPr="00740653">
        <w:rPr>
          <w:rFonts w:ascii="Palatino Linotype" w:hAnsi="Palatino Linotype"/>
          <w:sz w:val="18"/>
          <w:szCs w:val="20"/>
          <w:lang w:val="en-ZA"/>
        </w:rPr>
        <w:t xml:space="preserve">Baumgartner, K.; Coetzee, M.P.A.; </w:t>
      </w:r>
      <w:proofErr w:type="spellStart"/>
      <w:r w:rsidRPr="00740653">
        <w:rPr>
          <w:rFonts w:ascii="Palatino Linotype" w:hAnsi="Palatino Linotype"/>
          <w:sz w:val="18"/>
          <w:szCs w:val="20"/>
          <w:lang w:val="en-ZA"/>
        </w:rPr>
        <w:t>Hoffmeister</w:t>
      </w:r>
      <w:proofErr w:type="spellEnd"/>
      <w:r w:rsidRPr="00740653">
        <w:rPr>
          <w:rFonts w:ascii="Palatino Linotype" w:hAnsi="Palatino Linotype"/>
          <w:sz w:val="18"/>
          <w:szCs w:val="20"/>
          <w:lang w:val="en-ZA"/>
        </w:rPr>
        <w:t xml:space="preserve">, D. Secrets of the subterranean </w:t>
      </w:r>
      <w:proofErr w:type="spellStart"/>
      <w:r w:rsidRPr="00740653">
        <w:rPr>
          <w:rFonts w:ascii="Palatino Linotype" w:hAnsi="Palatino Linotype"/>
          <w:sz w:val="18"/>
          <w:szCs w:val="20"/>
          <w:lang w:val="en-ZA"/>
        </w:rPr>
        <w:t>pathosystem</w:t>
      </w:r>
      <w:proofErr w:type="spellEnd"/>
      <w:r w:rsidRPr="00740653">
        <w:rPr>
          <w:rFonts w:ascii="Palatino Linotype" w:hAnsi="Palatino Linotype"/>
          <w:sz w:val="18"/>
          <w:szCs w:val="20"/>
          <w:lang w:val="en-ZA"/>
        </w:rPr>
        <w:t xml:space="preserve"> of </w:t>
      </w:r>
      <w:proofErr w:type="spellStart"/>
      <w:r w:rsidRPr="00740653">
        <w:rPr>
          <w:rFonts w:ascii="Palatino Linotype" w:hAnsi="Palatino Linotype"/>
          <w:i/>
          <w:sz w:val="18"/>
          <w:szCs w:val="20"/>
          <w:lang w:val="en-ZA"/>
        </w:rPr>
        <w:t>Armillaria</w:t>
      </w:r>
      <w:proofErr w:type="spellEnd"/>
      <w:r w:rsidRPr="00740653">
        <w:rPr>
          <w:rFonts w:ascii="Palatino Linotype" w:hAnsi="Palatino Linotype"/>
          <w:sz w:val="18"/>
          <w:szCs w:val="20"/>
          <w:lang w:val="en-ZA"/>
        </w:rPr>
        <w:t xml:space="preserve">. </w:t>
      </w:r>
      <w:r w:rsidRPr="00740653">
        <w:rPr>
          <w:rFonts w:ascii="Palatino Linotype" w:hAnsi="Palatino Linotype"/>
          <w:i/>
          <w:sz w:val="18"/>
          <w:szCs w:val="20"/>
          <w:lang w:val="en-ZA"/>
        </w:rPr>
        <w:t xml:space="preserve">Mol. Plant </w:t>
      </w:r>
      <w:proofErr w:type="spellStart"/>
      <w:r w:rsidRPr="00740653">
        <w:rPr>
          <w:rFonts w:ascii="Palatino Linotype" w:hAnsi="Palatino Linotype"/>
          <w:i/>
          <w:sz w:val="18"/>
          <w:szCs w:val="20"/>
          <w:lang w:val="en-ZA"/>
        </w:rPr>
        <w:t>Pathol</w:t>
      </w:r>
      <w:proofErr w:type="spellEnd"/>
      <w:r w:rsidRPr="00740653">
        <w:rPr>
          <w:rFonts w:ascii="Palatino Linotype" w:hAnsi="Palatino Linotype"/>
          <w:i/>
          <w:sz w:val="18"/>
          <w:szCs w:val="20"/>
          <w:lang w:val="en-ZA"/>
        </w:rPr>
        <w:t xml:space="preserve">. </w:t>
      </w:r>
      <w:r w:rsidRPr="00740653">
        <w:rPr>
          <w:rFonts w:ascii="Palatino Linotype" w:hAnsi="Palatino Linotype"/>
          <w:b/>
          <w:sz w:val="18"/>
          <w:szCs w:val="20"/>
          <w:lang w:val="en-ZA"/>
        </w:rPr>
        <w:t>2011</w:t>
      </w:r>
      <w:r w:rsidRPr="00740653">
        <w:rPr>
          <w:rFonts w:ascii="Palatino Linotype" w:hAnsi="Palatino Linotype"/>
          <w:sz w:val="18"/>
          <w:szCs w:val="20"/>
          <w:lang w:val="en-ZA"/>
        </w:rPr>
        <w:t xml:space="preserve">, </w:t>
      </w:r>
      <w:r w:rsidRPr="00740653">
        <w:rPr>
          <w:rFonts w:ascii="Palatino Linotype" w:hAnsi="Palatino Linotype"/>
          <w:i/>
          <w:sz w:val="18"/>
          <w:szCs w:val="20"/>
          <w:lang w:val="en-ZA"/>
        </w:rPr>
        <w:t>12</w:t>
      </w:r>
      <w:r w:rsidRPr="00740653">
        <w:rPr>
          <w:rFonts w:ascii="Palatino Linotype" w:hAnsi="Palatino Linotype"/>
          <w:sz w:val="18"/>
          <w:szCs w:val="20"/>
          <w:lang w:val="en-ZA"/>
        </w:rPr>
        <w:t>, 515–534, doi:10.1111/j.1364-3703.2010.00693.x.</w:t>
      </w:r>
    </w:p>
    <w:p w14:paraId="1E33F3F1" w14:textId="55C57243" w:rsidR="00123C39" w:rsidRPr="00227942" w:rsidRDefault="00123C39" w:rsidP="00227942"/>
    <w:sectPr w:rsidR="00123C39" w:rsidRPr="00227942" w:rsidSect="00227942">
      <w:pgSz w:w="1682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roman"/>
    <w:notTrueType/>
    <w:pitch w:val="default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52010A3"/>
    <w:multiLevelType w:val="hybridMultilevel"/>
    <w:tmpl w:val="C1DE04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27942"/>
    <w:rsid w:val="00024F80"/>
    <w:rsid w:val="00025B6F"/>
    <w:rsid w:val="00045218"/>
    <w:rsid w:val="00123C39"/>
    <w:rsid w:val="00212FA0"/>
    <w:rsid w:val="00227942"/>
    <w:rsid w:val="002F4791"/>
    <w:rsid w:val="006201D6"/>
    <w:rsid w:val="007514E2"/>
    <w:rsid w:val="0077147E"/>
    <w:rsid w:val="00774977"/>
    <w:rsid w:val="007B4331"/>
    <w:rsid w:val="00851B53"/>
    <w:rsid w:val="00881EBE"/>
    <w:rsid w:val="00AA4964"/>
    <w:rsid w:val="00BD72AC"/>
    <w:rsid w:val="00C33BEE"/>
    <w:rsid w:val="00C4652F"/>
    <w:rsid w:val="00D14D61"/>
    <w:rsid w:val="00DC37BF"/>
    <w:rsid w:val="00DE503E"/>
    <w:rsid w:val="00E17A96"/>
    <w:rsid w:val="00E463C9"/>
    <w:rsid w:val="00F8795D"/>
    <w:rsid w:val="00FA77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A737C8A"/>
  <w15:chartTrackingRefBased/>
  <w15:docId w15:val="{43F14A7C-2FA1-274A-BA34-D218B8EEB8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ZA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045218"/>
    <w:rPr>
      <w:rFonts w:ascii="Calibri" w:eastAsia="Calibri" w:hAnsi="Calibri" w:cs="Calibri"/>
      <w:lang w:val="en-US"/>
    </w:rPr>
  </w:style>
  <w:style w:type="character" w:customStyle="1" w:styleId="EndNoteBibliographyChar">
    <w:name w:val="EndNote Bibliography Char"/>
    <w:link w:val="EndNoteBibliography"/>
    <w:rsid w:val="00045218"/>
    <w:rPr>
      <w:rFonts w:ascii="Calibri" w:eastAsia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544</Words>
  <Characters>3101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Coetzee</dc:creator>
  <cp:keywords/>
  <dc:description/>
  <cp:lastModifiedBy>User</cp:lastModifiedBy>
  <cp:revision>2</cp:revision>
  <cp:lastPrinted>2018-10-16T08:47:00Z</cp:lastPrinted>
  <dcterms:created xsi:type="dcterms:W3CDTF">2019-01-22T06:33:00Z</dcterms:created>
  <dcterms:modified xsi:type="dcterms:W3CDTF">2019-01-22T06:33:00Z</dcterms:modified>
</cp:coreProperties>
</file>